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6A5D8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71164C08">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B3F93D0">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4C05F2C7">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 (np. doprecyzowanie zakresów czasowych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opracowanie pytań dodatkowych pozwalających pozyskać odpowiedzi na istotne pytania wynikające z badania jakościowego</w:t>
      </w:r>
    </w:p>
    <w:p w14:paraId="049DDA29" w14:textId="15C8135D" w:rsidR="003A170E" w:rsidRPr="007E3E7E" w:rsidRDefault="003A170E" w:rsidP="003A170E">
      <w:pPr>
        <w:pStyle w:val="Akapitzlist"/>
        <w:numPr>
          <w:ilvl w:val="1"/>
          <w:numId w:val="55"/>
        </w:numPr>
      </w:pPr>
      <w:r w:rsidRPr="007E3E7E">
        <w:t xml:space="preserve">wybór metody doboru </w:t>
      </w:r>
      <w:r w:rsidR="00961A40">
        <w:t xml:space="preserve">grupy </w:t>
      </w:r>
      <w:r w:rsidRPr="007E3E7E">
        <w:t xml:space="preserve">badawczej </w:t>
      </w:r>
      <w:r w:rsidR="00147B48">
        <w:t>(</w:t>
      </w:r>
      <w:r w:rsidRPr="007E3E7E">
        <w:t xml:space="preserve">pozwalającej na uzyskanie wiarygodnych </w:t>
      </w:r>
      <w:r w:rsidR="00961A40">
        <w:t xml:space="preserve">i </w:t>
      </w:r>
      <w:r w:rsidRPr="007E3E7E">
        <w:t>statystycznie istotnych odpowiedzi</w:t>
      </w:r>
      <w:r w:rsidR="00147B48">
        <w:t>)</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B0715A3" w:rsidR="00432577" w:rsidRDefault="00432577" w:rsidP="007C7261">
      <w:pPr>
        <w:pStyle w:val="Akapitzlist"/>
        <w:numPr>
          <w:ilvl w:val="2"/>
          <w:numId w:val="55"/>
        </w:numPr>
      </w:pPr>
      <w:r>
        <w:t>Obliczenie miar wskaźników SSI (szczegółowych oraz ogólnego) oraz innych istotnych wskaźników istotnych z punktu widzenia celu badania</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 xml:space="preserve">Wybór szczegółowych obszarów do poprawy (zastosowanie metod analitycznych takich na np. tzw. diagram </w:t>
      </w:r>
      <w:proofErr w:type="spellStart"/>
      <w:r>
        <w:t>Pareto</w:t>
      </w:r>
      <w:proofErr w:type="spellEnd"/>
      <w:r>
        <w:t>-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w:t>
      </w:r>
      <w:proofErr w:type="spellStart"/>
      <w:r w:rsidR="003214CD" w:rsidRPr="00A55CBB">
        <w:rPr>
          <w:lang w:val="en-GB"/>
        </w:rPr>
        <w:t>SAFe</w:t>
      </w:r>
      <w:proofErr w:type="spellEnd"/>
      <w:r w:rsidR="003214CD" w:rsidRPr="00A55CBB">
        <w:rPr>
          <w:lang w:val="en-GB"/>
        </w:rPr>
        <w:t xml:space="preserve">, </w:t>
      </w:r>
      <w:r w:rsidR="00A55CBB" w:rsidRPr="00A55CBB">
        <w:rPr>
          <w:lang w:val="en-GB"/>
        </w:rPr>
        <w:t xml:space="preserve">Kanban, FDD – Feature Driven Development, DSDM – Dynamic </w:t>
      </w:r>
      <w:r w:rsidR="00A55CBB">
        <w:rPr>
          <w:lang w:val="en-GB"/>
        </w:rPr>
        <w:t xml:space="preserve">Systems Development Method, </w:t>
      </w:r>
      <w:proofErr w:type="spellStart"/>
      <w:r w:rsidR="00A55CBB">
        <w:rPr>
          <w:lang w:val="en-GB"/>
        </w:rPr>
        <w:t>ScrumBan</w:t>
      </w:r>
      <w:proofErr w:type="spellEnd"/>
      <w:r w:rsidR="00A55CBB">
        <w:rPr>
          <w:lang w:val="en-GB"/>
        </w:rPr>
        <w:t xml:space="preserve">, </w:t>
      </w:r>
      <w:proofErr w:type="spellStart"/>
      <w:r w:rsidR="00A55CBB">
        <w:rPr>
          <w:lang w:val="en-GB"/>
        </w:rPr>
        <w:t>LeanStartUp</w:t>
      </w:r>
      <w:proofErr w:type="spellEnd"/>
      <w:r w:rsidR="00A55CBB">
        <w:rPr>
          <w:lang w:val="en-GB"/>
        </w:rPr>
        <w:t xml:space="preserve">, </w:t>
      </w:r>
      <w:proofErr w:type="spellStart"/>
      <w:r w:rsidR="003214CD" w:rsidRPr="00A55CBB">
        <w:rPr>
          <w:lang w:val="en-GB"/>
        </w:rPr>
        <w:t>inne</w:t>
      </w:r>
      <w:proofErr w:type="spellEnd"/>
      <w:r w:rsidR="003214CD" w:rsidRPr="00A55CBB">
        <w:rPr>
          <w:lang w:val="en-GB"/>
        </w:rPr>
        <w:t>)</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2D7407EE" w:rsidR="00A55CBB" w:rsidRDefault="00A55CBB" w:rsidP="0072376E">
      <w:pPr>
        <w:pStyle w:val="Akapitzlist"/>
        <w:numPr>
          <w:ilvl w:val="1"/>
          <w:numId w:val="55"/>
        </w:numPr>
      </w:pPr>
      <w:r>
        <w:t xml:space="preserve">[A] ustalenie </w:t>
      </w:r>
      <w:r w:rsidR="00D1619B">
        <w:t xml:space="preserve">wstępnego </w:t>
      </w:r>
      <w:r>
        <w:t>planu działań wraz z ich przewidywanymi kosztami oraz wzajemnymi zależnościami</w:t>
      </w:r>
    </w:p>
    <w:p w14:paraId="10110B28" w14:textId="54E865C4" w:rsidR="00A55CBB" w:rsidRDefault="00A55CBB" w:rsidP="0072376E">
      <w:pPr>
        <w:pStyle w:val="Akapitzlist"/>
        <w:numPr>
          <w:ilvl w:val="1"/>
          <w:numId w:val="55"/>
        </w:numPr>
      </w:pPr>
      <w:r>
        <w:t xml:space="preserve">[A] iteracyjne </w:t>
      </w:r>
      <w:r w:rsidR="00D1619B">
        <w:t xml:space="preserve">wdrażanie </w:t>
      </w:r>
      <w:r>
        <w:t>zmian i ich bieżąca weryfikacja</w:t>
      </w:r>
      <w:r w:rsidR="00D1619B">
        <w:t xml:space="preserve"> (plan, realizacja, weryfikacja)</w:t>
      </w:r>
    </w:p>
    <w:p w14:paraId="3386E770" w14:textId="0E6279BD" w:rsidR="00D1619B" w:rsidRDefault="00D1619B" w:rsidP="0072376E">
      <w:pPr>
        <w:pStyle w:val="Akapitzlist"/>
        <w:numPr>
          <w:ilvl w:val="1"/>
          <w:numId w:val="55"/>
        </w:numPr>
      </w:pPr>
      <w:r>
        <w:t>[A] iteracyjne przeglądy i doskonalenie sposobów pracy i współpracy zespołu</w:t>
      </w:r>
    </w:p>
    <w:p w14:paraId="122ACAEB" w14:textId="12B9B263" w:rsidR="00A55CBB" w:rsidRDefault="00A55CBB" w:rsidP="0072376E">
      <w:pPr>
        <w:pStyle w:val="Akapitzlist"/>
        <w:numPr>
          <w:ilvl w:val="1"/>
          <w:numId w:val="55"/>
        </w:numPr>
      </w:pPr>
      <w:r>
        <w:t>[A] weryfikacja MVP i ustalenie kolejnych etapów najbardziej wartościowych udoskonaleń pierwszej minimalnej wdrożonej wersji zmian (</w:t>
      </w:r>
      <w:r w:rsidR="00976F9F">
        <w:t>przy osiąganiu celu maksymalizować ilość pracy nie wykonanej)</w:t>
      </w:r>
    </w:p>
    <w:p w14:paraId="41A8EDBD" w14:textId="411DDED4" w:rsidR="00D1619B" w:rsidRDefault="00D1619B" w:rsidP="0072376E">
      <w:pPr>
        <w:pStyle w:val="Akapitzlist"/>
        <w:numPr>
          <w:ilvl w:val="1"/>
          <w:numId w:val="55"/>
        </w:numPr>
      </w:pPr>
      <w:r>
        <w:lastRenderedPageBreak/>
        <w:t>[A] iteracyjne 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 xml:space="preserve">[W] Określenie ścieżki krytycznej projektu i najistotniejszych </w:t>
      </w:r>
      <w:proofErr w:type="spellStart"/>
      <w:r>
        <w:t>ryzyk</w:t>
      </w:r>
      <w:proofErr w:type="spellEnd"/>
      <w:r>
        <w:t xml:space="preserve">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DF31E92" w:rsidR="009E213F" w:rsidRDefault="009E213F" w:rsidP="009E213F">
      <w:pPr>
        <w:pStyle w:val="Akapitzlist"/>
        <w:numPr>
          <w:ilvl w:val="1"/>
          <w:numId w:val="55"/>
        </w:numPr>
      </w:pPr>
      <w:r>
        <w:t xml:space="preserve">Identyfikacja i ustanowienie </w:t>
      </w:r>
      <w:r w:rsidR="006A5D86">
        <w:t xml:space="preserve">wiarygodnych </w:t>
      </w:r>
      <w:r>
        <w:t xml:space="preserve">wskaźników </w:t>
      </w:r>
      <w:r w:rsidR="006A5D86">
        <w:t>działań uczelni (</w:t>
      </w:r>
      <w:r>
        <w:t xml:space="preserve">pozwalających na </w:t>
      </w:r>
      <w:r w:rsidR="006A5D86">
        <w:t>rzetelne i wiarygodne pozyskiwanie informacji w celu po</w:t>
      </w:r>
      <w:r w:rsidR="009D22CB">
        <w:t>mi</w:t>
      </w:r>
      <w:r w:rsidR="006A5D86">
        <w:t>aru</w:t>
      </w:r>
      <w:r w:rsidR="009D22CB">
        <w:t xml:space="preserve"> i weryfikacj</w:t>
      </w:r>
      <w:r w:rsidR="006A5D86">
        <w:t>i</w:t>
      </w:r>
      <w:r w:rsidR="009D22CB">
        <w:t xml:space="preserve"> efektów działalności uczelni</w:t>
      </w:r>
      <w:r w:rsidR="006A5D86">
        <w:t>, w tym</w:t>
      </w:r>
      <w:r w:rsidR="009D22CB">
        <w:t xml:space="preserve"> wprowadzanych zmian</w:t>
      </w:r>
      <w:r w:rsidR="006A5D86">
        <w:t>)</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6E6E5DC4" w:rsidR="009D22CB" w:rsidRDefault="00875082" w:rsidP="009E213F">
      <w:pPr>
        <w:pStyle w:val="Akapitzlist"/>
        <w:numPr>
          <w:ilvl w:val="1"/>
          <w:numId w:val="55"/>
        </w:numPr>
      </w:pPr>
      <w:r>
        <w:t xml:space="preserve">Ustanowienie cykli pomiaru i weryfikacji efektów działań uczelni </w:t>
      </w:r>
      <w:r w:rsidR="006A5D86">
        <w:t>(w tym</w:t>
      </w:r>
      <w:r>
        <w:t xml:space="preserve"> działań doskonalących</w:t>
      </w:r>
      <w:r w:rsidR="006A5D86">
        <w:t xml:space="preserve">, </w:t>
      </w:r>
      <w:r w:rsidR="00F76C75">
        <w:t xml:space="preserve">np. metod ciągłego i cyklicznego pozyskiwania informacji zwrotnej od </w:t>
      </w:r>
      <w:r w:rsidR="007562F1">
        <w:t>interesariuszy</w:t>
      </w:r>
      <w:r w:rsidR="00F246A7">
        <w:t>)</w:t>
      </w:r>
    </w:p>
    <w:p w14:paraId="4C38FFCD" w14:textId="5AA37680" w:rsidR="007562F1" w:rsidRDefault="007562F1" w:rsidP="007562F1">
      <w:pPr>
        <w:pStyle w:val="Akapitzlist"/>
        <w:numPr>
          <w:ilvl w:val="2"/>
          <w:numId w:val="55"/>
        </w:numPr>
      </w:pPr>
      <w:r>
        <w:t>Ustalenie potrzeb w zakresie długości cyklu pomiar</w:t>
      </w:r>
      <w:r w:rsidR="006A5D86">
        <w:t>ów</w:t>
      </w:r>
      <w:r>
        <w:t xml:space="preserve"> </w:t>
      </w:r>
      <w:r w:rsidR="006A5D86">
        <w:t>(</w:t>
      </w:r>
      <w:r>
        <w:t xml:space="preserve">i weryfikacji </w:t>
      </w:r>
      <w:r w:rsidR="004E2EAD">
        <w:t xml:space="preserve">efektów </w:t>
      </w:r>
      <w:r>
        <w:t xml:space="preserve">działań uczelni w zależności od specyficznych uwarunkowań konkretnej uczelni, tak by pomiar pozwalał na </w:t>
      </w:r>
      <w:r w:rsidR="00F246A7">
        <w:t>osiągnięcie celów pomiaru)</w:t>
      </w:r>
    </w:p>
    <w:p w14:paraId="52DF0181" w14:textId="30929786" w:rsidR="007562F1" w:rsidRDefault="004E2EAD" w:rsidP="007562F1">
      <w:pPr>
        <w:pStyle w:val="Akapitzlist"/>
        <w:numPr>
          <w:ilvl w:val="2"/>
          <w:numId w:val="55"/>
        </w:numPr>
      </w:pPr>
      <w:r>
        <w:t>Ustanowienie zestawu metod pomiaru i weryfikacji efektów działań uczelni (w tym procesów zmian/doskonalenia)</w:t>
      </w:r>
    </w:p>
    <w:p w14:paraId="2D58CFAB" w14:textId="6084509A" w:rsidR="00875082" w:rsidRDefault="00875082" w:rsidP="009E213F">
      <w:pPr>
        <w:pStyle w:val="Akapitzlist"/>
        <w:numPr>
          <w:ilvl w:val="1"/>
          <w:numId w:val="55"/>
        </w:numPr>
      </w:pPr>
      <w:r>
        <w:t>Ustanowienie cykli przeglądu wniosków z pomiar</w:t>
      </w:r>
      <w:r w:rsidR="006A5D86">
        <w:t>ów</w:t>
      </w:r>
      <w:r>
        <w:t xml:space="preserve"> </w:t>
      </w:r>
      <w:r w:rsidR="006A5D86">
        <w:t>(</w:t>
      </w:r>
      <w:r>
        <w:t>efektów działań</w:t>
      </w:r>
      <w:r w:rsidR="006A5D86">
        <w:t xml:space="preserve"> uczelni, w tym działań doskonalących)</w:t>
      </w:r>
      <w:r>
        <w:t xml:space="preserve"> oraz pozyskiwania informacji zwrotnej </w:t>
      </w:r>
      <w:r w:rsidR="006A5D86">
        <w:t>(</w:t>
      </w:r>
      <w:r>
        <w:t>od interesariuszy</w:t>
      </w:r>
      <w:r w:rsidR="006A5D86">
        <w:t>)</w:t>
      </w:r>
    </w:p>
    <w:p w14:paraId="3177128D" w14:textId="0E2344D1" w:rsidR="00875082" w:rsidRDefault="00875082" w:rsidP="009E213F">
      <w:pPr>
        <w:pStyle w:val="Akapitzlist"/>
        <w:numPr>
          <w:ilvl w:val="1"/>
          <w:numId w:val="55"/>
        </w:numPr>
      </w:pPr>
      <w:r>
        <w:t xml:space="preserve">Ustanowienie cykli regularnej analizy </w:t>
      </w:r>
      <w:r w:rsidR="006A5D86">
        <w:t>(</w:t>
      </w:r>
      <w:r>
        <w:t>kolejnych</w:t>
      </w:r>
      <w:r w:rsidR="006A5D86">
        <w:t>)</w:t>
      </w:r>
      <w:r>
        <w:t xml:space="preserve"> obszarów do poprawy oraz wdrażania zmian</w:t>
      </w:r>
    </w:p>
    <w:p w14:paraId="18155E80" w14:textId="4BA50A2D" w:rsidR="00875082" w:rsidRDefault="00875082" w:rsidP="009E213F">
      <w:pPr>
        <w:pStyle w:val="Akapitzlist"/>
        <w:numPr>
          <w:ilvl w:val="1"/>
          <w:numId w:val="55"/>
        </w:numPr>
      </w:pPr>
      <w:r>
        <w:lastRenderedPageBreak/>
        <w:t xml:space="preserve">Zaplanowanie sposobów na świętowanie sukcesów </w:t>
      </w:r>
      <w:r w:rsidR="006A5D86">
        <w:t>w ramach organizacji (</w:t>
      </w:r>
      <w:r>
        <w:t>w zakresie wybranych spośród najistotniejszych wskaźników efektów działań</w:t>
      </w:r>
      <w:r w:rsidR="006A5D86">
        <w:t>,</w:t>
      </w:r>
      <w:r>
        <w:t xml:space="preserve"> np. osiągnięcia wzrostu poziomu satysfakcji interesariuszy</w:t>
      </w:r>
      <w:r w:rsidR="006A5D86">
        <w:t>,</w:t>
      </w:r>
      <w:r>
        <w:t xml:space="preserve"> tak by wzmocnić zaangażowanie społeczności uczelni w udzielanie informacji zwrotniej oraz podejmowanie działań doskonalących</w:t>
      </w:r>
      <w:r w:rsidR="006A5D86">
        <w:t>)</w:t>
      </w:r>
    </w:p>
    <w:p w14:paraId="51D6D258" w14:textId="71CCBA7F" w:rsidR="00875082" w:rsidRDefault="00875082" w:rsidP="009E213F">
      <w:pPr>
        <w:pStyle w:val="Akapitzlist"/>
        <w:numPr>
          <w:ilvl w:val="1"/>
          <w:numId w:val="55"/>
        </w:numPr>
      </w:pPr>
      <w:r>
        <w:t xml:space="preserve">Ustanowienie sposobów transparentnego gromadzenia wiedzy </w:t>
      </w:r>
      <w:r w:rsidR="006A2F00">
        <w:t>(</w:t>
      </w:r>
      <w:r>
        <w:t>w zakresie działań doskonalących</w:t>
      </w:r>
      <w:r w:rsidR="006A2F00">
        <w:t>)</w:t>
      </w:r>
    </w:p>
    <w:p w14:paraId="5AA31AAA" w14:textId="77777777" w:rsidR="006A2F00" w:rsidRDefault="004E2EAD" w:rsidP="009E213F">
      <w:pPr>
        <w:pStyle w:val="Akapitzlist"/>
        <w:numPr>
          <w:ilvl w:val="1"/>
          <w:numId w:val="55"/>
        </w:numPr>
      </w:pPr>
      <w:r>
        <w:t>Ustanowienie regularnych przeglądów (</w:t>
      </w:r>
      <w:r w:rsidR="00D1619B">
        <w:t xml:space="preserve">np. </w:t>
      </w:r>
      <w:r>
        <w:t xml:space="preserve">retrospektywy) procesu ciągłego doskonalenia </w:t>
      </w:r>
    </w:p>
    <w:p w14:paraId="5AE59431" w14:textId="49CB6A5B" w:rsidR="004E2EAD" w:rsidRPr="00A55CBB" w:rsidRDefault="006A2F00" w:rsidP="009E213F">
      <w:pPr>
        <w:pStyle w:val="Akapitzlist"/>
        <w:numPr>
          <w:ilvl w:val="1"/>
          <w:numId w:val="55"/>
        </w:numPr>
      </w:pPr>
      <w:r>
        <w:t>Regularne</w:t>
      </w:r>
      <w:r w:rsidR="004E2EAD">
        <w:t xml:space="preserve"> wdrażani</w:t>
      </w:r>
      <w:r>
        <w:t>e</w:t>
      </w:r>
      <w:r w:rsidR="004E2EAD">
        <w:t xml:space="preserve"> </w:t>
      </w:r>
      <w:r>
        <w:t>usprawnień (</w:t>
      </w:r>
      <w:r w:rsidR="004E2EAD">
        <w:t>potrzebnych modyfikacji</w:t>
      </w:r>
      <w:r>
        <w:t>)</w:t>
      </w:r>
      <w:r w:rsidR="004E2EAD">
        <w:t xml:space="preserve"> procesu</w:t>
      </w:r>
      <w:r>
        <w:t xml:space="preserve"> ciągłego doskonalenia</w:t>
      </w:r>
      <w:r w:rsidR="004E2EAD">
        <w:t>.</w:t>
      </w:r>
    </w:p>
    <w:p w14:paraId="2E11AF7F" w14:textId="77777777" w:rsidR="00C143B6" w:rsidRPr="00783B44" w:rsidRDefault="00C143B6" w:rsidP="00C143B6">
      <w:pPr>
        <w:rPr>
          <w:highlight w:val="yellow"/>
        </w:rPr>
      </w:pPr>
    </w:p>
    <w:p w14:paraId="3E88B679" w14:textId="77777777" w:rsidR="00C143B6" w:rsidRPr="009E213F" w:rsidRDefault="00C143B6"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lastRenderedPageBreak/>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 xml:space="preserve">Improvement Actions: To improve satisfaction, educational organizations can </w:t>
      </w:r>
      <w:proofErr w:type="spellStart"/>
      <w:r w:rsidRPr="00A76C43">
        <w:rPr>
          <w:highlight w:val="yellow"/>
          <w:lang w:val="en-GB"/>
        </w:rPr>
        <w:t>analyze</w:t>
      </w:r>
      <w:proofErr w:type="spellEnd"/>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lastRenderedPageBreak/>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lastRenderedPageBreak/>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lastRenderedPageBreak/>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A5D86"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A5D86"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A5D86"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A5D86"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A5D86"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A5D86"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A5D86"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A5D86"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A5D86"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A5D86"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A5D86"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A5D86"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A5D86"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A5D86"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A5D86"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A5D86"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A5D86"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A5D86"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A5D86"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A5D86"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A5D86"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A5D86"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A5D86"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A5D86"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A5D86"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A5D86"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A5D86"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A5D86"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A5D86"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A5D86"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A5D86"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A5D86"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A5D86"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A5D86"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A5D86"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A5D86"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A5D86"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A5D86"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A5D86"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A5D86"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A5D86"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A5D86"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A5D86"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A5D86"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A5D86"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A5D86"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A5D86"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A5D86"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A5D86"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A5D86"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A5D86"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A5D86"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A5D86"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A5D86"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A5D86"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A5D86"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A5D86"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A5D86"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A5D86"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A5D86"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A5D86"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A5D86"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A5D86"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A5D86"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A5D86"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A5D86"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A5D86"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A5D86"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A5D86"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A5D86"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A5D86"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A5D86"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A5D86"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A5D86"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A5D86"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A5D86"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A5D86"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A5D86"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A5D86"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A5D86"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A5D86"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A5D86"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A5D86"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A5D86"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A5D86"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A5D86"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A5D86"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A5D86"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A5D86"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A5D86"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A5D86"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A5D86"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A5D86"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A5D86"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A5D86"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A5D86"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A5D86"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A5D86"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A5D86"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A5D86"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A5D86"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A5D86"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A5D86"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A5D86"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A5D86"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A5D86"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A5D86"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A5D86"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A5D86"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A5D86"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A5D86"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A5D86"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A5D86"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A5D86"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A5D86"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A5D86"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A5D86"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A5D86"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A5D86"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A5D86"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A5D86"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A5D86"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A5D86"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A5D86"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A5D86"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A5D86"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A5D86"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A5D86"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A5D86"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A5D86"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A5D86"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A5D86"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A5D86"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A5D86"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A5D86"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A5D86"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A5D86"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A5D86"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A5D86"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A5D86"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A5D86"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A5D86"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A5D86"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A5D86"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A5D86"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A5D86"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A5D86"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A5D86"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A5D86"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A5D86"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A5D86"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A5D86"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A5D86"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A5D86"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A5D86"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A5D86"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A5D86"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A5D86"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A5D86"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A5D86"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A5D86"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A5D86"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A5D86"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A5D86"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A5D86"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A5D86"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A5D86"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A5D86"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A5D86"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A5D86"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A5D86"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A5D86"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A5D86"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A5D86"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A5D86"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A5D86"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A5D86"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A5D86"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A5D86"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A5D86"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A5D8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A5D8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A5D8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A5D8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A5D8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A5D8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A5D8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A5D8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A5D8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A5D8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A5D8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A5D8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A5D8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A5D8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A5D8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A5D8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A5D8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A5D8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A5D8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A5D8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A5D8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A5D8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A5D8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A5D8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A5D8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A5D8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A5D8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A5D8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A5D8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A5D8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A5D8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A5D8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A5D8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A5D8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A5D8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A5D8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A5D8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A5D8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A5D8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A5D8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A5D8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A5D8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A5D8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A5D8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A5D8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A5D8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A5D8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A5D8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A5D8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A5D8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A5D8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A5D8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A5D8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A5D8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A5D8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A5D8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A5D8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A5D8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A5D8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A5D8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A5D8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A5D8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A5D8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A5D8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A5D8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A5D8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A5D8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A5D8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A5D8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A5D8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A5D8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A5D8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A5D8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A5D8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A5D8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A5D8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A5D8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A5D8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A5D8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A5D8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A5D8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A5D8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A5D8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A5D8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A5D8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A5D8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A5D8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A5D8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A5D8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A5D8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A5D8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A5D8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A5D8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A5D8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A5D8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A5D8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A5D8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A5D8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A5D8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A5D8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A5D8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A5D8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A5D8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A5D8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A5D8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A5D8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A5D8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A5D8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A5D8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A5D8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A5D8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A5D8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A5D8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A5D8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A5D8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A5D8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A5D8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A5D8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A5D8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A5D8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A5D8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A5D8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A5D8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A5D8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A5D8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A5D8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A5D8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A5D8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A5D8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A5D8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A5D8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A5D8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A5D8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A5D8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A5D8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A5D8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A5D8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A5D8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A5D8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A5D8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A5D8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A5D8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A5D8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A5D8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A5D8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A5D8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A5D8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A5D8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A5D8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A5D8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A5D8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A5D8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A5D8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A5D8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A5D8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A5D8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A5D8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A5D8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A5D8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A5D8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A5D8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A5D8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A5D8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A5D8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A5D8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A5D8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A5D8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A5D8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A5D8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A5D8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A5D8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A5D8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A5D8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A5D8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A5D8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A5D8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A5D8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A5D8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A5D8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A5D8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A5D8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A5D8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A5D8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A5D8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A5D8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A5D8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A5D8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A5D8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A5D8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A5D8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A5D8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A5D8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A5D8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A5D8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A5D8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A5D8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A5D8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A5D8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A5D8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A5D8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A5D8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A5D8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A5D8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A5D8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A5D8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A5D8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A5D8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A5D8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A5D8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A5D8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A5D8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A5D8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A5D8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A5D8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A5D8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A5D8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A5D8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A5D8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A5D8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A5D8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A5D8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A5D8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A5D8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A5D8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A5D8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A5D8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A5D8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A5D8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A5D8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A5D8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A5D8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A5D8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A5D8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A5D8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A5D8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A5D8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A5D8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A5D8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A5D8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A5D8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A5D8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A5D8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A5D8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A5D8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A5D8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A5D8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A5D8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A5D8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A5D8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A5D8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A5D8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A5D8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A5D8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A5D8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A5D8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A5D8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A5D8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A5D8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2927F0">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4A993" w14:textId="77777777" w:rsidR="002927F0" w:rsidRDefault="002927F0" w:rsidP="00807180">
      <w:pPr>
        <w:spacing w:line="240" w:lineRule="auto"/>
      </w:pPr>
      <w:r>
        <w:separator/>
      </w:r>
    </w:p>
  </w:endnote>
  <w:endnote w:type="continuationSeparator" w:id="0">
    <w:p w14:paraId="4F9CE655" w14:textId="77777777" w:rsidR="002927F0" w:rsidRDefault="002927F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47479" w14:textId="77777777" w:rsidR="002927F0" w:rsidRDefault="002927F0" w:rsidP="00807180">
      <w:pPr>
        <w:spacing w:line="240" w:lineRule="auto"/>
      </w:pPr>
      <w:r>
        <w:separator/>
      </w:r>
    </w:p>
  </w:footnote>
  <w:footnote w:type="continuationSeparator" w:id="0">
    <w:p w14:paraId="3313476E" w14:textId="77777777" w:rsidR="002927F0" w:rsidRDefault="002927F0"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1"/>
  </w:num>
  <w:num w:numId="8" w16cid:durableId="1496728163">
    <w:abstractNumId w:val="6"/>
  </w:num>
  <w:num w:numId="9" w16cid:durableId="1567885209">
    <w:abstractNumId w:val="50"/>
  </w:num>
  <w:num w:numId="10" w16cid:durableId="892035834">
    <w:abstractNumId w:val="47"/>
  </w:num>
  <w:num w:numId="11" w16cid:durableId="1420322924">
    <w:abstractNumId w:val="39"/>
  </w:num>
  <w:num w:numId="12" w16cid:durableId="1588689285">
    <w:abstractNumId w:val="41"/>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0"/>
  </w:num>
  <w:num w:numId="18" w16cid:durableId="122966611">
    <w:abstractNumId w:val="42"/>
  </w:num>
  <w:num w:numId="19" w16cid:durableId="347293067">
    <w:abstractNumId w:val="48"/>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5"/>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3"/>
  </w:num>
  <w:num w:numId="34" w16cid:durableId="296843607">
    <w:abstractNumId w:val="49"/>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4"/>
  </w:num>
  <w:num w:numId="40" w16cid:durableId="1563834281">
    <w:abstractNumId w:val="2"/>
  </w:num>
  <w:num w:numId="41" w16cid:durableId="870218547">
    <w:abstractNumId w:val="16"/>
  </w:num>
  <w:num w:numId="42" w16cid:durableId="2139257992">
    <w:abstractNumId w:val="22"/>
  </w:num>
  <w:num w:numId="43" w16cid:durableId="1018849354">
    <w:abstractNumId w:val="46"/>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62</TotalTime>
  <Pages>366</Pages>
  <Words>321519</Words>
  <Characters>1929120</Characters>
  <Application>Microsoft Office Word</Application>
  <DocSecurity>0</DocSecurity>
  <Lines>16076</Lines>
  <Paragraphs>449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4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93</cp:revision>
  <cp:lastPrinted>2024-01-13T12:42:00Z</cp:lastPrinted>
  <dcterms:created xsi:type="dcterms:W3CDTF">2021-05-09T13:07:00Z</dcterms:created>
  <dcterms:modified xsi:type="dcterms:W3CDTF">2024-03-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